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071CDDBB"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t>
      </w:r>
      <w:proofErr w:type="spellStart"/>
      <w:r w:rsidR="006D4086">
        <w:t>Wilk</w:t>
      </w:r>
      <w:proofErr w:type="spellEnd"/>
      <w:r w:rsidR="006D4086">
        <w:t xml:space="preserve"> test p&lt;0.05)</w:t>
      </w:r>
      <w:r w:rsidR="00A708F6">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w:t>
      </w:r>
      <w:proofErr w:type="spellStart"/>
      <w:r w:rsidR="00477C1C">
        <w:t>Kruskal</w:t>
      </w:r>
      <w:proofErr w:type="spellEnd"/>
      <w:r w:rsidR="00477C1C">
        <w:t>-Wallis test, depending on whether the data were normally distributed (p&gt;0.05 by Shapiro-</w:t>
      </w:r>
      <w:proofErr w:type="spellStart"/>
      <w:r w:rsidR="00477C1C">
        <w:t>Wilk</w:t>
      </w:r>
      <w:proofErr w:type="spellEnd"/>
      <w:r w:rsidR="00477C1C">
        <w:t xml:space="preserve"> Test).  If</w:t>
      </w:r>
      <w:r>
        <w:t xml:space="preserve"> that was significant</w:t>
      </w:r>
      <w:r w:rsidR="005A3A52">
        <w:t>,</w:t>
      </w:r>
      <w:r>
        <w:t xml:space="preserve"> a </w:t>
      </w:r>
      <w:proofErr w:type="spellStart"/>
      <w:r>
        <w:t>Tukey</w:t>
      </w:r>
      <w:proofErr w:type="spellEnd"/>
      <w:r>
        <w:t xml:space="preserve"> post-hoc test </w:t>
      </w:r>
      <w:r w:rsidR="00477C1C">
        <w:t>or pairwise Wilcoxon Rank Sum Tests were</w:t>
      </w:r>
      <w:r>
        <w:t xml:space="preserve"> </w:t>
      </w:r>
      <w:r w:rsidR="007137E7">
        <w:t>used</w:t>
      </w:r>
      <w:r>
        <w:t xml:space="preserve">. </w:t>
      </w:r>
      <w:r w:rsidR="00350E61">
        <w:t>All raw da</w:t>
      </w:r>
      <w:bookmarkStart w:id="0" w:name="_GoBack"/>
      <w:bookmarkEnd w:id="0"/>
      <w:r w:rsidR="00350E61">
        <w:t xml:space="preserve">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051D9842"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proofErr w:type="spellStart"/>
      <w:r w:rsidR="005E01E6">
        <w:t>Futhermore</w:t>
      </w:r>
      <w:proofErr w:type="spellEnd"/>
      <w:r w:rsidR="005E01E6">
        <w:t>,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1"/>
      <w:r>
        <w:t>Predictors of Weight Gain</w:t>
      </w:r>
      <w:commentRangeEnd w:id="1"/>
      <w:r w:rsidR="00C10601">
        <w:rPr>
          <w:rStyle w:val="CommentReference"/>
          <w:rFonts w:asciiTheme="minorHAnsi" w:eastAsiaTheme="minorEastAsia" w:hAnsiTheme="minorHAnsi" w:cstheme="minorBidi"/>
          <w:b w:val="0"/>
          <w:bCs w:val="0"/>
          <w:color w:val="auto"/>
        </w:rPr>
        <w:commentReference w:id="1"/>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39C0D186"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proofErr w:type="gramStart"/>
      <w:r w:rsidR="0052115C">
        <w:t>diet induced</w:t>
      </w:r>
      <w:proofErr w:type="gramEnd"/>
      <w:r w:rsidR="0052115C">
        <w:t xml:space="preserve"> obesity</w:t>
      </w:r>
      <w:r>
        <w:t xml:space="preserve">.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59233A">
        <w:t>=0.02, p=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DD2B73">
        <w:t>8</w:t>
      </w:r>
      <w:r w:rsidR="00C779AF">
        <w:t>,p=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0B7CA4DF"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proofErr w:type="spellStart"/>
      <w:proofErr w:type="gramStart"/>
      <w:r w:rsidR="00C10601" w:rsidRPr="004C32E5">
        <w:rPr>
          <w:i/>
        </w:rPr>
        <w:t>ob</w:t>
      </w:r>
      <w:proofErr w:type="spellEnd"/>
      <w:proofErr w:type="gramEnd"/>
      <w:r w:rsidR="00C10601" w:rsidRPr="004C32E5">
        <w:rPr>
          <w:i/>
        </w:rPr>
        <w:t>/</w:t>
      </w:r>
      <w:proofErr w:type="spellStart"/>
      <w:r w:rsidR="00C10601" w:rsidRPr="004C32E5">
        <w:rPr>
          <w:i/>
        </w:rPr>
        <w:t>ob</w:t>
      </w:r>
      <w:proofErr w:type="spellEnd"/>
      <w:r w:rsidR="00C10601" w:rsidRPr="004C32E5">
        <w:rPr>
          <w:i/>
        </w:rPr>
        <w:t xml:space="preserve"> </w:t>
      </w:r>
      <w:r w:rsidR="00C10601">
        <w:t xml:space="preserve">mice are </w:t>
      </w:r>
      <w:proofErr w:type="spellStart"/>
      <w:r w:rsidR="00C10601">
        <w:t>leptin</w:t>
      </w:r>
      <w:proofErr w:type="spellEnd"/>
      <w:r w:rsidR="00C10601">
        <w:t xml:space="preserve"> deficient due to a single nucleotide polymorphism in the </w:t>
      </w:r>
      <w:proofErr w:type="spellStart"/>
      <w:r w:rsidR="00C10601">
        <w:t>leptin</w:t>
      </w:r>
      <w:proofErr w:type="spellEnd"/>
      <w:r w:rsidR="00C10601">
        <w:t xml:space="preserve">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proofErr w:type="gramStart"/>
      <w:r w:rsidR="00EB2B16" w:rsidRPr="00EB2B16">
        <w:rPr>
          <w:noProof/>
        </w:rPr>
        <w:t>[30–32]</w:t>
      </w:r>
      <w:r w:rsidR="005F46A4">
        <w:fldChar w:fldCharType="end"/>
      </w:r>
      <w:r w:rsidR="0066771A">
        <w:t>.</w:t>
      </w:r>
      <w:proofErr w:type="gramEnd"/>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proofErr w:type="spellStart"/>
      <w:r w:rsidR="001B7ED8">
        <w:t>Kruskal</w:t>
      </w:r>
      <w:proofErr w:type="spellEnd"/>
      <w:r w:rsidR="001B7ED8">
        <w:t>-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06-16T09:17:00Z" w:initials="DB">
    <w:p w14:paraId="72A067A2" w14:textId="4C7C21E6" w:rsidR="00A850D4" w:rsidRDefault="00A850D4">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1AB3"/>
    <w:rsid w:val="00467669"/>
    <w:rsid w:val="004703C9"/>
    <w:rsid w:val="00470918"/>
    <w:rsid w:val="004778C0"/>
    <w:rsid w:val="00477C1C"/>
    <w:rsid w:val="004A14E1"/>
    <w:rsid w:val="004A3389"/>
    <w:rsid w:val="004A47BD"/>
    <w:rsid w:val="004A58BC"/>
    <w:rsid w:val="004A609D"/>
    <w:rsid w:val="004C32E5"/>
    <w:rsid w:val="00502009"/>
    <w:rsid w:val="0052115C"/>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B684D9-68A7-EB4C-A01A-F27EEF9CEF71}">
  <ds:schemaRefs>
    <ds:schemaRef ds:uri="http://schemas.openxmlformats.org/officeDocument/2006/bibliography"/>
  </ds:schemaRefs>
</ds:datastoreItem>
</file>

<file path=customXml/itemProps2.xml><?xml version="1.0" encoding="utf-8"?>
<ds:datastoreItem xmlns:ds="http://schemas.openxmlformats.org/officeDocument/2006/customXml" ds:itemID="{D529608D-065D-1846-997B-A23442F2E35E}">
  <ds:schemaRefs>
    <ds:schemaRef ds:uri="http://schemas.openxmlformats.org/officeDocument/2006/bibliography"/>
  </ds:schemaRefs>
</ds:datastoreItem>
</file>

<file path=customXml/itemProps3.xml><?xml version="1.0" encoding="utf-8"?>
<ds:datastoreItem xmlns:ds="http://schemas.openxmlformats.org/officeDocument/2006/customXml" ds:itemID="{1E61308D-FA80-6B46-A88A-68E7AC4DB14C}">
  <ds:schemaRefs>
    <ds:schemaRef ds:uri="http://schemas.openxmlformats.org/officeDocument/2006/bibliography"/>
  </ds:schemaRefs>
</ds:datastoreItem>
</file>

<file path=customXml/itemProps4.xml><?xml version="1.0" encoding="utf-8"?>
<ds:datastoreItem xmlns:ds="http://schemas.openxmlformats.org/officeDocument/2006/customXml" ds:itemID="{4028FB27-DD00-7240-84D6-ADBDA9B4D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4</Pages>
  <Words>25992</Words>
  <Characters>148161</Characters>
  <Application>Microsoft Macintosh Word</Application>
  <DocSecurity>0</DocSecurity>
  <Lines>1234</Lines>
  <Paragraphs>347</Paragraphs>
  <ScaleCrop>false</ScaleCrop>
  <Company>UTHSC</Company>
  <LinksUpToDate>false</LinksUpToDate>
  <CharactersWithSpaces>173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47</cp:revision>
  <cp:lastPrinted>2014-03-31T14:48:00Z</cp:lastPrinted>
  <dcterms:created xsi:type="dcterms:W3CDTF">2014-04-11T16:05:00Z</dcterms:created>
  <dcterms:modified xsi:type="dcterms:W3CDTF">2014-06-17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